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010735" w14:textId="3C65DD44" w:rsidR="00FB0550" w:rsidRDefault="00555746">
      <w:r>
        <w:fldChar w:fldCharType="begin" w:fldLock="1"/>
      </w:r>
      <w:r>
        <w:instrText>ADDIN CSL_CITATION {"citationItems":[{"id":"ITEM-1","itemData":{"URL":"https://www.tokopedia.com/simpleclothesid/kemeja-pria-batik-songket-hitam-lengan-panjang-batik-cowo-formal-black-torpedo-m/review","accessed":{"date-parts":[["2023","5","3"]]},"id":"ITEM-1","issued":{"date-parts":[["0"]]},"title":"Review Produk - Kemeja Pria Batik Songket Hitam Lengan Panjang / Batik Cowo Formal - Black Torpedo, M | Tokopedia","type":"webpage"},"uris":["http://www.mendeley.com/documents/?uuid=e4b59734-54e0-3b77-a54e-d944df8e6189"]}],"mendeley":{"formattedCitation":"(&lt;i&gt;Review Produk - Kemeja Pria Batik Songket Hitam Lengan Panjang / Batik Cowo Formal - Black Torpedo, M | Tokopedia&lt;/i&gt;, n.d.)","plainTextFormattedCitation":"(Review Produk - Kemeja Pria Batik Songket Hitam Lengan Panjang / Batik Cowo Formal - Black Torpedo, M | Tokopedia, n.d.)","previouslyFormattedCitation":"(&lt;i&gt;Review Produk - Kemeja Pria Batik Songket Hitam Lengan Panjang / Batik Cowo Formal - Black Torpedo, M | Tokopedia&lt;/i&gt;, n.d.)"},"properties":{"noteIndex":0},"schema":"https://github.com/citation-style-language/schema/raw/master/csl-citation.json"}</w:instrText>
      </w:r>
      <w:r>
        <w:fldChar w:fldCharType="separate"/>
      </w:r>
      <w:r w:rsidRPr="00555746">
        <w:rPr>
          <w:noProof/>
        </w:rPr>
        <w:t>(</w:t>
      </w:r>
      <w:r w:rsidRPr="00555746">
        <w:rPr>
          <w:i/>
          <w:noProof/>
        </w:rPr>
        <w:t>Review Produk - Kemeja Pria Batik Songket Hitam Lengan Panjang / Batik Cowo Formal - Black Torpedo, M | Tokopedia</w:t>
      </w:r>
      <w:r w:rsidRPr="00555746">
        <w:rPr>
          <w:noProof/>
        </w:rPr>
        <w:t>, n.d.)</w:t>
      </w:r>
      <w:r>
        <w:fldChar w:fldCharType="end"/>
      </w:r>
    </w:p>
    <w:p w14:paraId="0BD9D167" w14:textId="27EBC0DD" w:rsidR="00555746" w:rsidRPr="00555746" w:rsidRDefault="00555746" w:rsidP="0055574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55746">
        <w:rPr>
          <w:rFonts w:ascii="Calibri" w:hAnsi="Calibri" w:cs="Calibri"/>
          <w:i/>
          <w:iCs/>
          <w:noProof/>
          <w:szCs w:val="24"/>
        </w:rPr>
        <w:t>Review Produk - Kemeja Pria Batik Songket Hitam Lengan Panjang / Batik Cowo Formal - Black Torpedo, M | Tokopedia</w:t>
      </w:r>
      <w:r w:rsidRPr="00555746">
        <w:rPr>
          <w:rFonts w:ascii="Calibri" w:hAnsi="Calibri" w:cs="Calibri"/>
          <w:noProof/>
          <w:szCs w:val="24"/>
        </w:rPr>
        <w:t>. (n.d.). Retrieved May 3, 2023, from https://www.tokopedia.com/simpleclothesid/kemeja-pria-batik-songket-hitam-lengan-panjang-batik-cowo-formal-black-torpedo-m/review</w:t>
      </w:r>
    </w:p>
    <w:p w14:paraId="07B16337" w14:textId="5AC7393D" w:rsidR="00555746" w:rsidRDefault="00555746">
      <w:r>
        <w:fldChar w:fldCharType="end"/>
      </w:r>
    </w:p>
    <w:sectPr w:rsidR="0055574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E3144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55746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7E3144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450FB7F"/>
  <w15:chartTrackingRefBased/>
  <w15:docId w15:val="{B17A5643-DC73-403B-81F4-5D61C6664E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DD906D9-5DEC-4005-9A7C-2596D9DDD0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35</Words>
  <Characters>1342</Characters>
  <Application>Microsoft Office Word</Application>
  <DocSecurity>0</DocSecurity>
  <Lines>11</Lines>
  <Paragraphs>3</Paragraphs>
  <ScaleCrop>false</ScaleCrop>
  <Company/>
  <LinksUpToDate>false</LinksUpToDate>
  <CharactersWithSpaces>15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5-03T08:05:00Z</dcterms:created>
  <dcterms:modified xsi:type="dcterms:W3CDTF">2023-05-03T08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